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4E42C08"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2F176A0C"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w:t>
      </w:r>
      <w:r w:rsidR="009B10BD">
        <w:t>covary with a</w:t>
      </w:r>
      <w:r w:rsidR="00C642C9">
        <w:t xml:space="preserve"> dependent variable are not the same ones that account for a large amount of variation in the dataset.</w:t>
      </w:r>
    </w:p>
    <w:p w14:paraId="5BAC7F15" w14:textId="7DD50BB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w:t>
      </w:r>
      <w:r w:rsidR="009B10BD">
        <w:t xml:space="preserve">i.e., </w:t>
      </w:r>
      <w:r w:rsidR="00497837">
        <w:t xml:space="preserve">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r w:rsidR="009B10BD">
        <w:t>.</w:t>
      </w:r>
    </w:p>
    <w:p w14:paraId="4D7FDF9F" w14:textId="688269E0"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w:t>
      </w:r>
      <w:r w:rsidR="009B10BD">
        <w:t>highly multivariate</w:t>
      </w:r>
      <w:r>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6334BABA" w:rsidR="00875959" w:rsidRDefault="00FA73C9">
      <w:pPr>
        <w:pStyle w:val="Heading1"/>
      </w:pPr>
      <w:bookmarkStart w:id="3" w:name="questions-i-have"/>
      <w:bookmarkStart w:id="4" w:name="methods-briefly"/>
      <w:bookmarkEnd w:id="3"/>
      <w:bookmarkEnd w:id="4"/>
      <w:r>
        <w:t>Methods</w:t>
      </w:r>
    </w:p>
    <w:p w14:paraId="78EC4F3A" w14:textId="690AB2B3" w:rsidR="007174F2" w:rsidRDefault="007174F2" w:rsidP="007174F2">
      <w:pPr>
        <w:pStyle w:val="BodyText"/>
      </w:pPr>
      <w:r>
        <w:t>Example Analysis</w:t>
      </w:r>
    </w:p>
    <w:p w14:paraId="5A766BEC" w14:textId="025ACAE8" w:rsidR="007174F2" w:rsidRPr="007174F2" w:rsidRDefault="007174F2" w:rsidP="007174F2">
      <w:pPr>
        <w:pStyle w:val="BodyText"/>
      </w:pPr>
      <w:r>
        <w:t xml:space="preserve">To demonstrate implementation and interpretation of PLS, we used data from </w:t>
      </w:r>
    </w:p>
    <w:p w14:paraId="13CA5E8D" w14:textId="641F63D1" w:rsidR="00875959" w:rsidRDefault="00FA73C9">
      <w:pPr>
        <w:pStyle w:val="Heading2"/>
      </w:pPr>
      <w:bookmarkStart w:id="5" w:name="simulated-data-methods"/>
      <w:bookmarkEnd w:id="5"/>
      <w:r>
        <w:t>Simulated data</w:t>
      </w:r>
    </w:p>
    <w:p w14:paraId="6E9E6558" w14:textId="1E389394" w:rsidR="007174F2" w:rsidRDefault="009B10BD" w:rsidP="007174F2">
      <w:pPr>
        <w:pStyle w:val="BodyText"/>
        <w:spacing w:line="360" w:lineRule="auto"/>
      </w:pPr>
      <w:r>
        <w:t xml:space="preserve">To demonstrate some of the properties of PLS and PCA, we use a simulated data approach.  We generated multivariate datasets </w:t>
      </w:r>
      <w:r w:rsidR="007174F2">
        <w:t xml:space="preserve">with 20 observations, one factor with two levels (10 observations per level), and 25 continuous variables </w:t>
      </w:r>
      <w:r>
        <w:t>under the following scenarios:</w:t>
      </w:r>
      <w:r w:rsidR="007174F2" w:rsidRPr="007174F2">
        <w:t xml:space="preserve"> </w:t>
      </w:r>
    </w:p>
    <w:p w14:paraId="23453E31" w14:textId="7252C590" w:rsidR="009B10BD" w:rsidRPr="009B10BD" w:rsidRDefault="009B10BD" w:rsidP="009B10BD">
      <w:pPr>
        <w:pStyle w:val="BodyText"/>
      </w:pPr>
    </w:p>
    <w:p w14:paraId="7EC408AC" w14:textId="700DB6A5" w:rsidR="006544EF" w:rsidRDefault="006544EF" w:rsidP="006544EF">
      <w:pPr>
        <w:pStyle w:val="BodyText"/>
        <w:spacing w:line="360" w:lineRule="auto"/>
      </w:pPr>
      <w:r>
        <w:t>1 ) “Null”</w:t>
      </w:r>
      <w:r w:rsidR="009B10BD">
        <w:t xml:space="preserve">: </w:t>
      </w:r>
      <w:r>
        <w:t xml:space="preserve">5 variables </w:t>
      </w:r>
      <w:r w:rsidR="009B10BD">
        <w:t>did not co-vary</w:t>
      </w:r>
      <w:r>
        <w:t xml:space="preserve">, and two groups of 10 variables co-varied with </w:t>
      </w:r>
      <w:r w:rsidR="009B10BD">
        <w:t xml:space="preserve">a </w:t>
      </w:r>
      <w:r>
        <w:t>covariance</w:t>
      </w:r>
      <w:r w:rsidR="009B10BD">
        <w:t xml:space="preserve"> of</w:t>
      </w:r>
      <w:r>
        <w:t xml:space="preserve"> 0.5 </w:t>
      </w:r>
      <w:r w:rsidR="000007E9">
        <w:t>(Fig 1A).</w:t>
      </w:r>
    </w:p>
    <w:p w14:paraId="0DD63C07" w14:textId="466E9305" w:rsidR="006544EF" w:rsidRDefault="006544EF" w:rsidP="006544EF">
      <w:pPr>
        <w:pStyle w:val="BodyText"/>
        <w:spacing w:line="360" w:lineRule="auto"/>
      </w:pPr>
      <w:r>
        <w:t>2) “Needle in a haystack”</w:t>
      </w:r>
      <w:r w:rsidR="009B10BD">
        <w:t xml:space="preserve">: </w:t>
      </w:r>
      <w:r>
        <w:t xml:space="preserve">two groups of 10 variables co-varied with covariance of 0.5 and 5 variables discriminated between groups </w:t>
      </w:r>
      <w:r w:rsidR="000007E9">
        <w:t>(Fig 1D).</w:t>
      </w:r>
      <w:r>
        <w:t xml:space="preserve"> </w:t>
      </w:r>
    </w:p>
    <w:p w14:paraId="70AA87C1" w14:textId="0E6492E2" w:rsidR="006544EF" w:rsidRDefault="006544EF" w:rsidP="006544EF">
      <w:pPr>
        <w:pStyle w:val="BodyText"/>
        <w:spacing w:line="360" w:lineRule="auto"/>
      </w:pPr>
      <w:r>
        <w:lastRenderedPageBreak/>
        <w:t>3) “</w:t>
      </w:r>
      <w:commentRangeStart w:id="6"/>
      <w:r w:rsidR="00826C2C">
        <w:t>Red Herring</w:t>
      </w:r>
      <w:commentRangeEnd w:id="6"/>
      <w:r w:rsidR="00826C2C">
        <w:rPr>
          <w:rStyle w:val="CommentReference"/>
        </w:rPr>
        <w:commentReference w:id="6"/>
      </w:r>
      <w:r w:rsidR="00826C2C">
        <w:t xml:space="preserve">” </w:t>
      </w:r>
      <w:r w:rsidR="00D729C0">
        <w:t>where 10 variables covaried moderately with covariance = 0.5 but distinguished groups poorly</w:t>
      </w:r>
      <w:r w:rsidR="00826C2C">
        <w:t>; 10 variables did not covary, but distinguished groups more strongly; 5 variables did not covary or distinguish groups (i.e. noise).</w:t>
      </w:r>
    </w:p>
    <w:p w14:paraId="6FD164D2" w14:textId="14DFBBE8" w:rsidR="007174F2" w:rsidRDefault="00F43EFB" w:rsidP="006544EF">
      <w:pPr>
        <w:pStyle w:val="BodyText"/>
        <w:spacing w:line="360" w:lineRule="auto"/>
      </w:pPr>
      <w:r>
        <w:t>4) “Control” where two sets of 5 variables covary moderately with covariance = 0.5 and discriminate between groups; 5 variables covary with covariance = 0.5 but do not discriminate between groups; and 10 variables that do not covary or distinguish groups (i.e. noise)</w:t>
      </w:r>
      <w:r w:rsidR="000007E9">
        <w:t xml:space="preserve"> (Fig 1G)</w:t>
      </w:r>
      <w:r>
        <w:t>.</w:t>
      </w:r>
    </w:p>
    <w:p w14:paraId="3E255C96" w14:textId="6C6AB3D9" w:rsidR="001146E8" w:rsidRDefault="007174F2" w:rsidP="006544EF">
      <w:pPr>
        <w:pStyle w:val="BodyText"/>
        <w:spacing w:line="360" w:lineRule="auto"/>
      </w:pPr>
      <w:r>
        <w:t xml:space="preserve">Multivariate data were simulated in R using the </w:t>
      </w:r>
      <w:proofErr w:type="spellStart"/>
      <w:r>
        <w:t>tidymvsim</w:t>
      </w:r>
      <w:proofErr w:type="spellEnd"/>
      <w:r>
        <w:t xml:space="preserve"> package</w:t>
      </w:r>
      <w:r w:rsidR="00190643">
        <w:t xml:space="preserve"> (citation)</w:t>
      </w:r>
      <w:r>
        <w:t xml:space="preserve">, which generates multivariate normal datasets using the </w:t>
      </w:r>
      <w:proofErr w:type="spellStart"/>
      <w:proofErr w:type="gramStart"/>
      <w:r>
        <w:t>mvrnorm</w:t>
      </w:r>
      <w:proofErr w:type="spellEnd"/>
      <w:r>
        <w:t>(</w:t>
      </w:r>
      <w:proofErr w:type="gramEnd"/>
      <w:r>
        <w:t>) function from the MASS package</w:t>
      </w:r>
      <w:r w:rsidR="00190643">
        <w:t xml:space="preserve"> (citation)</w:t>
      </w:r>
      <w:r>
        <w:t xml:space="preserve">.  </w:t>
      </w:r>
      <w:r w:rsidR="00826C2C">
        <w:t xml:space="preserve">We created </w:t>
      </w:r>
      <w:commentRangeStart w:id="7"/>
      <w:r w:rsidR="00826C2C">
        <w:t xml:space="preserve">100 </w:t>
      </w:r>
      <w:commentRangeEnd w:id="7"/>
      <w:r w:rsidR="00F43EFB">
        <w:rPr>
          <w:rStyle w:val="CommentReference"/>
        </w:rPr>
        <w:commentReference w:id="7"/>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 xml:space="preserve">.  </w:t>
      </w:r>
      <w:r w:rsidR="001146E8" w:rsidRPr="001146E8">
        <w:rPr>
          <w:highlight w:val="yellow"/>
        </w:rPr>
        <w:t>[sentence on how we dealt with datasets that failed to produce significant PCA or PLS-DA models ]</w:t>
      </w:r>
      <w:r w:rsidR="00785AB2">
        <w:t>.</w:t>
      </w:r>
      <w:r w:rsidR="001146E8">
        <w:t xml:space="preserve"> </w:t>
      </w:r>
      <w:r w:rsidR="00785AB2">
        <w:t xml:space="preserve"> For permutation testing to calculate p-values for PLS-DA models, 500 permutations were used.</w:t>
      </w:r>
    </w:p>
    <w:p w14:paraId="54826CB7" w14:textId="3586DC4B"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  </w:t>
      </w:r>
      <w:commentRangeStart w:id="8"/>
      <w:r>
        <w:t xml:space="preserve">For PCA, a variable was considered discriminating if its distance from 0 in a correlation plot of the first two principal components was greater than 0.5. </w:t>
      </w:r>
      <w:commentRangeEnd w:id="8"/>
      <w:r>
        <w:rPr>
          <w:rStyle w:val="CommentReference"/>
        </w:rPr>
        <w:commentReference w:id="8"/>
      </w:r>
      <w:r>
        <w:t>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variable.</w:t>
      </w:r>
      <w:r w:rsidR="00452CFE">
        <w:t xml:space="preserve"> A Kappa coefficient of 1 indicates complete </w:t>
      </w:r>
      <w:r w:rsidR="003B60BF">
        <w:t>accuracy while a kappa of 0 indicates important variables are selected no better than by chance.  A negative kappa indicates that selection of important variables is worse than chance.</w:t>
      </w:r>
      <w:r w:rsidR="00190643">
        <w:t xml:space="preserve"> </w:t>
      </w:r>
      <w:r w:rsidR="00190643">
        <w:t xml:space="preserve">See supplemental files for reproducible R </w:t>
      </w:r>
      <w:proofErr w:type="gramStart"/>
      <w:r w:rsidR="00190643">
        <w:t>scripts.</w:t>
      </w:r>
      <w:r w:rsidR="00AE1D74">
        <w:t>.</w:t>
      </w:r>
      <w:proofErr w:type="gramEnd"/>
      <w:r w:rsidR="00AE1D74">
        <w:t>18</w:t>
      </w:r>
    </w:p>
    <w:p w14:paraId="61E9F86B" w14:textId="040842F5" w:rsidR="00826C2C" w:rsidRPr="003158C8" w:rsidRDefault="00826C2C" w:rsidP="006544EF">
      <w:pPr>
        <w:pStyle w:val="BodyText"/>
        <w:spacing w:line="360" w:lineRule="auto"/>
      </w:pPr>
    </w:p>
    <w:p w14:paraId="729E9D1F" w14:textId="75ACDC50" w:rsidR="00875959" w:rsidRDefault="00FA73C9">
      <w:pPr>
        <w:pStyle w:val="Heading2"/>
      </w:pPr>
      <w:bookmarkStart w:id="9" w:name="cupcakes-vs.muffins-methods"/>
      <w:bookmarkEnd w:id="9"/>
      <w:r>
        <w:lastRenderedPageBreak/>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04F6A060" w:rsidR="00875959" w:rsidRDefault="00FA73C9">
      <w:pPr>
        <w:pStyle w:val="Heading1"/>
      </w:pPr>
      <w:bookmarkStart w:id="10" w:name="results"/>
      <w:bookmarkEnd w:id="10"/>
      <w:r>
        <w:t>Results</w:t>
      </w:r>
      <w:r w:rsidR="000007E9">
        <w:t xml:space="preserve"> and Discussion</w:t>
      </w:r>
    </w:p>
    <w:p w14:paraId="14821274" w14:textId="121C9545" w:rsidR="00875959" w:rsidRDefault="00FA73C9">
      <w:pPr>
        <w:pStyle w:val="Heading2"/>
      </w:pPr>
      <w:bookmarkStart w:id="11" w:name="simulated-data-set"/>
      <w:bookmarkEnd w:id="11"/>
      <w:r>
        <w:t>Simulated data set</w:t>
      </w:r>
    </w:p>
    <w:p w14:paraId="4DB17CC8" w14:textId="0DF24FC0" w:rsidR="00556ADB" w:rsidRDefault="00556ADB" w:rsidP="00556ADB">
      <w:pPr>
        <w:pStyle w:val="Heading4"/>
      </w:pPr>
      <w:r>
        <w:t>Finding group separation</w:t>
      </w:r>
    </w:p>
    <w:p w14:paraId="309D7FE1" w14:textId="179AAC0B" w:rsidR="0064107D" w:rsidRDefault="00556ADB" w:rsidP="000007E9">
      <w:pPr>
        <w:pStyle w:val="BodyText"/>
        <w:spacing w:line="360" w:lineRule="auto"/>
      </w:pPr>
      <w:r>
        <w:t>Under the null scenario, both PCA and PLS-DA</w:t>
      </w:r>
      <w:r w:rsidR="000007E9">
        <w:t xml:space="preserve"> are expected to find no separation</w:t>
      </w:r>
      <w:r>
        <w:t xml:space="preserve"> between groups.  This is evident for the PCA due to the lack of separation in the score plot (Fig 1</w:t>
      </w:r>
      <w:r w:rsidR="000007E9">
        <w:t>. B</w:t>
      </w:r>
      <w:r>
        <w:t>)</w:t>
      </w:r>
      <w:r w:rsidR="000007E9">
        <w:t>.  For PLS-DA, the lack of separation is evident from the low R^2 value</w:t>
      </w:r>
      <w:r w:rsidR="0048778F">
        <w:t>s</w:t>
      </w:r>
      <w:r w:rsidR="000007E9">
        <w:t xml:space="preserve"> and especially from the low Q^2 value</w:t>
      </w:r>
      <w:r w:rsidR="0048778F">
        <w:t>s</w:t>
      </w:r>
      <w:r w:rsidR="000007E9">
        <w:t xml:space="preserve"> (</w:t>
      </w:r>
      <w:r w:rsidR="0048778F">
        <w:t xml:space="preserve">mean </w:t>
      </w:r>
      <w:r w:rsidR="000007E9">
        <w:t xml:space="preserve">R2Y = </w:t>
      </w:r>
      <w:r w:rsidR="00A71442">
        <w:t>0.577 ± 0.171</w:t>
      </w:r>
      <w:r w:rsidR="000007E9">
        <w:t xml:space="preserve">, </w:t>
      </w:r>
      <w:r w:rsidR="00A71442">
        <w:t xml:space="preserve">mean </w:t>
      </w:r>
      <w:r w:rsidR="000007E9">
        <w:t>Q2 = 0.2</w:t>
      </w:r>
      <w:r w:rsidR="00A71442">
        <w:t>19 ± 0.148)</w:t>
      </w:r>
      <w:r>
        <w:t>.</w:t>
      </w:r>
      <w:r w:rsidR="000007E9">
        <w:t xml:space="preserve"> However,</w:t>
      </w:r>
      <w:r w:rsidR="00785AB2">
        <w:t xml:space="preserve"> there is still visible separation between groups in the score plot, and the permutation test is marginally significant </w:t>
      </w:r>
      <w:commentRangeStart w:id="12"/>
      <w:r w:rsidR="00785AB2">
        <w:t xml:space="preserve">(p = 0.047).  </w:t>
      </w:r>
      <w:commentRangeEnd w:id="12"/>
      <w:r w:rsidR="00A71442">
        <w:rPr>
          <w:rStyle w:val="CommentReference"/>
        </w:rPr>
        <w:commentReference w:id="12"/>
      </w:r>
      <w:r w:rsidR="00785AB2">
        <w:t>It is important to note that even under a scenario of completely random data, PLS-DA score plots will often show visual separation between groups.  It is therefore of the upmost importance to perform cross-validation…{explain what q2 means}.</w:t>
      </w:r>
      <w:r w:rsidR="000007E9">
        <w:t xml:space="preserve"> </w:t>
      </w:r>
      <w:r w:rsidR="0064107D">
        <w:t xml:space="preserve"> In the case that a model has poor predictive power (low Q2) it is recommended that a score plot not be shown, as even under this null scenario visible separation is shown, and this is misleading.</w:t>
      </w:r>
    </w:p>
    <w:p w14:paraId="143F4EA3" w14:textId="3B2B2ADC" w:rsidR="0064107D" w:rsidRDefault="0064107D" w:rsidP="000007E9">
      <w:pPr>
        <w:pStyle w:val="BodyText"/>
        <w:spacing w:line="360" w:lineRule="auto"/>
      </w:pPr>
      <w:r>
        <w:t>Under the control scenario, both PCA and PLS-DA show significant separation between groups.  In PCA, there is separation between groups along PC1.  For PLS-DA, both</w:t>
      </w:r>
      <w:r w:rsidR="00A71442">
        <w:t xml:space="preserve"> mean</w:t>
      </w:r>
      <w:r>
        <w:t xml:space="preserve"> R2Y and </w:t>
      </w:r>
      <w:r w:rsidR="00A71442">
        <w:t xml:space="preserve">mean </w:t>
      </w:r>
      <w:r>
        <w:t>Q2 are high (</w:t>
      </w:r>
      <w:r w:rsidR="00A71442">
        <w:t>0.835 ± 0.061</w:t>
      </w:r>
      <w:r>
        <w:t xml:space="preserve"> and 0.7</w:t>
      </w:r>
      <w:r w:rsidR="00A71442">
        <w:t>52 ± 0.072</w:t>
      </w:r>
      <w:r>
        <w:t>, respectively), and permutation testing is highly significant (</w:t>
      </w:r>
      <w:commentRangeStart w:id="13"/>
      <w:r>
        <w:t>p = 0.002</w:t>
      </w:r>
      <w:commentRangeEnd w:id="13"/>
      <w:r w:rsidR="00A71442">
        <w:rPr>
          <w:rStyle w:val="CommentReference"/>
        </w:rPr>
        <w:commentReference w:id="13"/>
      </w:r>
      <w:r>
        <w:t>).  Because the discriminating variables are also the variables that contribute the most to overall covariation in the dataset, PCA and PLS-DA are nearly equivalent, despite answering slightly different questions.</w:t>
      </w:r>
    </w:p>
    <w:p w14:paraId="2A5DD23A" w14:textId="59CFD286" w:rsidR="0064107D" w:rsidRDefault="0064107D" w:rsidP="000007E9">
      <w:pPr>
        <w:pStyle w:val="BodyText"/>
        <w:spacing w:line="360" w:lineRule="auto"/>
      </w:pPr>
      <w:r>
        <w:lastRenderedPageBreak/>
        <w:t>In the needle in a haystack scenario, PCA performs poorly, while PLS-DA is able to find strong separation between groups.  This is because the variables that contribute to differences between the groups are not contributing greatly to the overall covariation in the data.  PCA picks up on the covariation</w:t>
      </w:r>
      <w:r w:rsidR="00DE46B2">
        <w:t xml:space="preserve"> while PLS-DA picks up on the discriminating variables.  There is poor separation in the PCA score plot (Fig 1H) while PLS-DA still shows strong separation (Fig 1I) and has a very high </w:t>
      </w:r>
      <w:r w:rsidR="00A71442">
        <w:t xml:space="preserve">mean </w:t>
      </w:r>
      <w:r w:rsidR="00DE46B2">
        <w:t>R2 and Q2 (0.</w:t>
      </w:r>
      <w:r w:rsidR="00A71442">
        <w:t>906 ± 0.046</w:t>
      </w:r>
      <w:r w:rsidR="00DE46B2">
        <w:t xml:space="preserve"> and 0.</w:t>
      </w:r>
      <w:r w:rsidR="00A71442">
        <w:t>709 ± 0.108</w:t>
      </w:r>
      <w:r w:rsidR="00DE46B2">
        <w:t xml:space="preserve">, respectively) and a highly significant permutation test </w:t>
      </w:r>
      <w:commentRangeStart w:id="14"/>
      <w:r w:rsidR="00DE46B2">
        <w:t>(p = 0.002).</w:t>
      </w:r>
      <w:commentRangeEnd w:id="14"/>
      <w:r w:rsidR="00A71442">
        <w:rPr>
          <w:rStyle w:val="CommentReference"/>
        </w:rPr>
        <w:commentReference w:id="14"/>
      </w:r>
    </w:p>
    <w:p w14:paraId="6D97411E" w14:textId="253F9B8E" w:rsidR="00556ADB" w:rsidRDefault="00556ADB" w:rsidP="000007E9">
      <w:pPr>
        <w:pStyle w:val="BodyText"/>
        <w:spacing w:line="360" w:lineRule="auto"/>
      </w:pPr>
      <w:r>
        <w:t xml:space="preserve"> In our permutation testing, 82 out of 100 datasets in the null scenario had no model built by </w:t>
      </w:r>
      <w:proofErr w:type="spellStart"/>
      <w:r>
        <w:rPr>
          <w:i/>
        </w:rPr>
        <w:t>opls</w:t>
      </w:r>
      <w:proofErr w:type="spellEnd"/>
      <w:r>
        <w:t xml:space="preserve">.  However, despite there being no real differences between groups in the null scenario and the PLS-DA model being non-significant, there is still </w:t>
      </w:r>
      <w:r w:rsidR="00A0073C">
        <w:t xml:space="preserve">some </w:t>
      </w:r>
      <w:r>
        <w:t>visual separation between the groups in the score plot (Fig 1).  Therefore, it is recommended to always include model cross validation statistics with PLS-DA score plots, and to avoid publishing score plots of non-significant PLS-DA models altogether as they can be misleading.</w:t>
      </w:r>
    </w:p>
    <w:p w14:paraId="68A9EA82" w14:textId="2BAE1F4D" w:rsidR="00556ADB" w:rsidRDefault="00484B1D" w:rsidP="00556ADB">
      <w:pPr>
        <w:pStyle w:val="BodyText"/>
      </w:pPr>
      <w:r>
        <w:t>Under the needle-in-a-haystack scenario, PCA still performs poorly.  There is no visible separation between groups in the score plot, and a t-test on PC1 axis scores is non-significant (t =, p = ).  PLS-DA, however, show strong support for group differences indicated by a high R2 and Q2 value and highly significant permutation test (p = 0.002). The inclusion of 5 discriminating variables greatly improved the fit of the PLS-DA model but had almost no visible effect on the PCA.  This is because the 5 discriminating variables are not the variables contributing the most to overall covariation in the data, so the PC axes are barely affected.</w:t>
      </w:r>
    </w:p>
    <w:p w14:paraId="33B50AA4" w14:textId="15B7C4B1" w:rsidR="00484B1D" w:rsidRDefault="00484B1D" w:rsidP="00556ADB">
      <w:pPr>
        <w:pStyle w:val="BodyText"/>
      </w:pPr>
      <w:r>
        <w:t>Under the positive control scenario, both PCA and PLS-DA show significant separation in groups.</w:t>
      </w:r>
    </w:p>
    <w:p w14:paraId="7BFAE647" w14:textId="48AD44E0" w:rsidR="00556ADB" w:rsidRDefault="00556ADB" w:rsidP="00556ADB">
      <w:pPr>
        <w:pStyle w:val="Heading4"/>
      </w:pPr>
      <w:r>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 xml:space="preserve">Other statistical methods that use F-tests (PERMANOVA, RDA, PC-ANOVA) are not going to work well if there is a lot of covariation in the data set that is NOT related to </w:t>
      </w:r>
      <w:r>
        <w:lastRenderedPageBreak/>
        <w:t>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9B77A27" w:rsidR="00875959" w:rsidRDefault="00217FB9" w:rsidP="006E33FE">
      <w:pPr>
        <w:pStyle w:val="FirstParagraph"/>
        <w:ind w:left="720"/>
      </w:pPr>
      <w:r>
        <w:rPr>
          <w:noProof/>
        </w:rPr>
        <w:drawing>
          <wp:inline distT="0" distB="0" distL="0" distR="0" wp14:anchorId="1ED5FBEB" wp14:editId="4E0F867B">
            <wp:extent cx="5943600" cy="36023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2355"/>
                    </a:xfrm>
                    <a:prstGeom prst="rect">
                      <a:avLst/>
                    </a:prstGeom>
                  </pic:spPr>
                </pic:pic>
              </a:graphicData>
            </a:graphic>
          </wp:inline>
        </w:drawing>
      </w:r>
    </w:p>
    <w:p w14:paraId="7F34F88E" w14:textId="2B3B5515" w:rsidR="00875959" w:rsidRDefault="00FA73C9" w:rsidP="006E33FE">
      <w:pPr>
        <w:pStyle w:val="Caption"/>
      </w:pPr>
      <w:r w:rsidRPr="006E33FE">
        <w:t>Figure 1: Multivariate analysis of simulated data with random group assignment (A, B</w:t>
      </w:r>
      <w:r w:rsidR="00217FB9">
        <w:t>, C</w:t>
      </w:r>
      <w:r w:rsidRPr="006E33FE">
        <w:t>) and with 5 variables generated to discriminate between groups (</w:t>
      </w:r>
      <w:r w:rsidR="00217FB9">
        <w:t>D, E, F</w:t>
      </w:r>
      <w:r w:rsidRPr="006E33FE">
        <w:t xml:space="preserve">). </w:t>
      </w:r>
      <w:r w:rsidR="00217FB9">
        <w:t>A and B show correlation heatmaps of randomly generated datasets.  B and E are PCA score plots of the first two PC axes</w:t>
      </w:r>
      <w:r w:rsidRPr="006E33FE">
        <w:t>. For PLS-DA plots</w:t>
      </w:r>
      <w:r w:rsidR="00217FB9">
        <w:t xml:space="preserve"> (C, F)</w:t>
      </w:r>
      <w:r w:rsidRPr="006E33FE">
        <w:t xml:space="preserve">, the first two predictive axes are plotted, Q2 values are calculated using 7-fold cross validation, and pQ2 is calculated with </w:t>
      </w:r>
      <w:r w:rsidR="00217FB9">
        <w:t>5</w:t>
      </w:r>
      <w:r w:rsidRPr="006E33FE">
        <w:t>00 permutations. Ellipses represent 95% confidence bounds, par</w:t>
      </w:r>
      <w:r w:rsidR="00217FB9">
        <w:t>enthetical numbers on axis labe</w:t>
      </w:r>
      <w:r w:rsidRPr="006E33FE">
        <w:t>l</w:t>
      </w:r>
      <w:r w:rsidR="00217FB9">
        <w:t>s</w:t>
      </w:r>
      <w:r w:rsidRPr="006E33FE">
        <w:t xml:space="preserve"> are the percent of total variat</w:t>
      </w:r>
      <w:r w:rsidR="00251F50">
        <w:t>ion explained by the axis. Note that</w:t>
      </w:r>
      <w:r w:rsidRPr="006E33FE">
        <w:t xml:space="preserve"> in </w:t>
      </w:r>
      <w:r w:rsidR="00251F50">
        <w:t>C</w:t>
      </w:r>
      <w:r w:rsidRPr="006E33FE">
        <w:t>, the PLS-DA is clearly not a good model due to low Q2 and a high p-value. We recommend not including a PLS-DA plot for non-significant results in a publication.</w:t>
      </w:r>
    </w:p>
    <w:p w14:paraId="6B7DE103" w14:textId="77777777" w:rsidR="00A97650" w:rsidRPr="006E33FE" w:rsidRDefault="00A97650" w:rsidP="006E33FE">
      <w:pPr>
        <w:pStyle w:val="Caption"/>
      </w:pPr>
    </w:p>
    <w:p w14:paraId="2E304CD5" w14:textId="611E587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w:t>
      </w:r>
      <w:r>
        <w:lastRenderedPageBreak/>
        <w:t xml:space="preserve">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w:t>
      </w:r>
      <w:r w:rsidR="003158C8">
        <w:t>25 variables were created to differ between groups</w:t>
      </w:r>
      <w:r>
        <w:t xml:space="preserve">, the first predictive axis of the PLS-DA on the full data set describes </w:t>
      </w:r>
      <w:r w:rsidR="003158C8">
        <w:t>24.8</w:t>
      </w:r>
      <w:r>
        <w:t xml:space="preserve">% of the total variation in the data.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6" w:name="cupcakes-vs.muffins"/>
      <w:bookmarkEnd w:id="16"/>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7"/>
      <w:r w:rsidR="00441AFF">
        <w:t>O</w:t>
      </w:r>
      <w:r>
        <w:t xml:space="preserve">PLS-DA </w:t>
      </w:r>
      <w:commentRangeEnd w:id="17"/>
      <w:r w:rsidR="00441AFF">
        <w:rPr>
          <w:rStyle w:val="CommentReference"/>
        </w:rPr>
        <w:commentReference w:id="17"/>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8" w:name="discussion"/>
      <w:bookmarkEnd w:id="18"/>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9" w:name="introduction"/>
      <w:bookmarkEnd w:id="19"/>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Dickinson JL, Shirk J, Bonter D, et al (2012) The current state of citizen science as a tool for ecological research and public engagement. Front Ecol Environ 10:291–297. doi: 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A63E2CC" w14:textId="27E25081" w:rsidR="005916EF" w:rsidRDefault="005916EF" w:rsidP="001146E8">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w:t>
      </w:r>
      <w:r>
        <w:lastRenderedPageBreak/>
        <w:t xml:space="preserve">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20"/>
      <w:r>
        <w:t>However, PCA is an unsupervised technique, that is, it is agnostic to any grouping or treatment</w:t>
      </w:r>
      <w:commentRangeEnd w:id="20"/>
      <w:r>
        <w:rPr>
          <w:rStyle w:val="CommentReference"/>
        </w:rPr>
        <w:commentReference w:id="20"/>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w:t>
      </w:r>
      <w:r>
        <w:lastRenderedPageBreak/>
        <w:t xml:space="preserve">[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21"/>
      <w:r>
        <w:t>data can be analyzed in two fundamentally different ways—unsupervised, and supervised analyses</w:t>
      </w:r>
      <w:commentRangeEnd w:id="21"/>
      <w:r>
        <w:rPr>
          <w:rStyle w:val="CommentReference"/>
        </w:rPr>
        <w:commentReference w:id="21"/>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w:t>
      </w:r>
      <w:r>
        <w:lastRenderedPageBreak/>
        <w:t xml:space="preserve">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2"/>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2"/>
      <w:r>
        <w:rPr>
          <w:rStyle w:val="CommentReference"/>
        </w:rPr>
        <w:commentReference w:id="22"/>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w:t>
      </w:r>
      <w:r>
        <w:lastRenderedPageBreak/>
        <w:t>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lastRenderedPageBreak/>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7" w:author="Scott, Eric R. [2]" w:date="2019-01-15T13:48:00Z" w:initials="SER">
    <w:p w14:paraId="019F5155" w14:textId="7B629654" w:rsidR="00F43EFB" w:rsidRDefault="00F43EFB">
      <w:pPr>
        <w:pStyle w:val="CommentText"/>
      </w:pPr>
      <w:r>
        <w:rPr>
          <w:rStyle w:val="CommentReference"/>
        </w:rPr>
        <w:annotationRef/>
      </w:r>
      <w:r>
        <w:t>More?</w:t>
      </w:r>
    </w:p>
  </w:comment>
  <w:comment w:id="8" w:author="Scott, Eric R. [2]" w:date="2019-01-15T13:59:00Z" w:initials="SER">
    <w:p w14:paraId="02E003A7" w14:textId="6399CB97" w:rsidR="001146E8" w:rsidRDefault="001146E8">
      <w:pPr>
        <w:pStyle w:val="CommentText"/>
      </w:pPr>
      <w:r>
        <w:rPr>
          <w:rStyle w:val="CommentReference"/>
        </w:rPr>
        <w:annotationRef/>
      </w:r>
      <w:r>
        <w:t>Describe what I did to Elizabeth, see if this makes sense</w:t>
      </w:r>
    </w:p>
  </w:comment>
  <w:comment w:id="12" w:author="Scott, Eric R. [2]" w:date="2019-02-01T14:24:00Z" w:initials="SER">
    <w:p w14:paraId="23C6D3AD" w14:textId="7363DE01" w:rsidR="00A71442" w:rsidRDefault="00A71442">
      <w:pPr>
        <w:pStyle w:val="CommentText"/>
      </w:pPr>
      <w:r>
        <w:rPr>
          <w:rStyle w:val="CommentReference"/>
        </w:rPr>
        <w:annotationRef/>
      </w:r>
      <w:r>
        <w:t xml:space="preserve">Change to mean ± </w:t>
      </w:r>
      <w:proofErr w:type="spellStart"/>
      <w:r>
        <w:t>sd</w:t>
      </w:r>
      <w:proofErr w:type="spellEnd"/>
    </w:p>
  </w:comment>
  <w:comment w:id="13" w:author="Scott, Eric R. [2]" w:date="2019-02-01T14:25:00Z" w:initials="SER">
    <w:p w14:paraId="02180EE5" w14:textId="2962D29C" w:rsidR="00A71442" w:rsidRDefault="00A71442">
      <w:pPr>
        <w:pStyle w:val="CommentText"/>
      </w:pPr>
      <w:r>
        <w:rPr>
          <w:rStyle w:val="CommentReference"/>
        </w:rPr>
        <w:annotationRef/>
      </w:r>
      <w:r>
        <w:t xml:space="preserve">Switch to mean ± </w:t>
      </w:r>
      <w:proofErr w:type="spellStart"/>
      <w:r>
        <w:t>sd</w:t>
      </w:r>
      <w:proofErr w:type="spellEnd"/>
    </w:p>
  </w:comment>
  <w:comment w:id="14" w:author="Scott, Eric R. [2]" w:date="2019-02-01T14:31:00Z" w:initials="SER">
    <w:p w14:paraId="14CC524C" w14:textId="66DE607B" w:rsidR="00A71442" w:rsidRDefault="00A71442">
      <w:pPr>
        <w:pStyle w:val="CommentText"/>
      </w:pPr>
      <w:r>
        <w:rPr>
          <w:rStyle w:val="CommentReference"/>
        </w:rPr>
        <w:annotationRef/>
      </w:r>
      <w:r>
        <w:t xml:space="preserve">Switch to mean ± </w:t>
      </w:r>
      <w:proofErr w:type="spellStart"/>
      <w:r>
        <w:t>sd</w:t>
      </w:r>
      <w:proofErr w:type="spellEnd"/>
      <w:r>
        <w:t xml:space="preserve"> </w:t>
      </w:r>
      <w:bookmarkStart w:id="15" w:name="_GoBack"/>
      <w:bookmarkEnd w:id="15"/>
    </w:p>
  </w:comment>
  <w:comment w:id="17"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20"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
  </w:comment>
  <w:comment w:id="21"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2"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019F5155" w15:done="0"/>
  <w15:commentEx w15:paraId="02E003A7" w15:done="0"/>
  <w15:commentEx w15:paraId="23C6D3AD" w15:done="0"/>
  <w15:commentEx w15:paraId="02180EE5" w15:done="0"/>
  <w15:commentEx w15:paraId="14CC524C"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019F5155" w16cid:durableId="1FE86316"/>
  <w16cid:commentId w16cid:paraId="02E003A7" w16cid:durableId="1FE865A8"/>
  <w16cid:commentId w16cid:paraId="23C6D3AD" w16cid:durableId="1FFED508"/>
  <w16cid:commentId w16cid:paraId="02180EE5" w16cid:durableId="1FFED55D"/>
  <w16cid:commentId w16cid:paraId="14CC524C" w16cid:durableId="1FFED6AB"/>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94333" w14:textId="77777777" w:rsidR="001A74DB" w:rsidRDefault="001A74DB">
      <w:pPr>
        <w:spacing w:after="0"/>
      </w:pPr>
      <w:r>
        <w:separator/>
      </w:r>
    </w:p>
  </w:endnote>
  <w:endnote w:type="continuationSeparator" w:id="0">
    <w:p w14:paraId="090384F2" w14:textId="77777777" w:rsidR="001A74DB" w:rsidRDefault="001A74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C3118" w14:textId="77777777" w:rsidR="001A74DB" w:rsidRDefault="001A74DB">
      <w:r>
        <w:separator/>
      </w:r>
    </w:p>
  </w:footnote>
  <w:footnote w:type="continuationSeparator" w:id="0">
    <w:p w14:paraId="670DEBAC" w14:textId="77777777" w:rsidR="001A74DB" w:rsidRDefault="001A74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1146E8"/>
    <w:rsid w:val="0016186D"/>
    <w:rsid w:val="001668E5"/>
    <w:rsid w:val="0018671C"/>
    <w:rsid w:val="00190643"/>
    <w:rsid w:val="001A74DB"/>
    <w:rsid w:val="001C2C57"/>
    <w:rsid w:val="001F37AC"/>
    <w:rsid w:val="001F499F"/>
    <w:rsid w:val="00217FB9"/>
    <w:rsid w:val="00224800"/>
    <w:rsid w:val="00251F50"/>
    <w:rsid w:val="00255993"/>
    <w:rsid w:val="00257735"/>
    <w:rsid w:val="00292305"/>
    <w:rsid w:val="002B04D6"/>
    <w:rsid w:val="003158C8"/>
    <w:rsid w:val="00317B15"/>
    <w:rsid w:val="00367C82"/>
    <w:rsid w:val="00393E1C"/>
    <w:rsid w:val="003A0F24"/>
    <w:rsid w:val="003A3887"/>
    <w:rsid w:val="003B60BF"/>
    <w:rsid w:val="004131C0"/>
    <w:rsid w:val="00433330"/>
    <w:rsid w:val="00441AFF"/>
    <w:rsid w:val="00452CFE"/>
    <w:rsid w:val="00462571"/>
    <w:rsid w:val="00484B1D"/>
    <w:rsid w:val="0048778F"/>
    <w:rsid w:val="00497837"/>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7174F2"/>
    <w:rsid w:val="00720566"/>
    <w:rsid w:val="00784D58"/>
    <w:rsid w:val="00785AB2"/>
    <w:rsid w:val="00826C2C"/>
    <w:rsid w:val="0083131C"/>
    <w:rsid w:val="00875959"/>
    <w:rsid w:val="008A2E27"/>
    <w:rsid w:val="008D6863"/>
    <w:rsid w:val="00953F83"/>
    <w:rsid w:val="00984218"/>
    <w:rsid w:val="009B10BD"/>
    <w:rsid w:val="009B1C7C"/>
    <w:rsid w:val="009C1900"/>
    <w:rsid w:val="009E18A0"/>
    <w:rsid w:val="00A0073C"/>
    <w:rsid w:val="00A71442"/>
    <w:rsid w:val="00A716B7"/>
    <w:rsid w:val="00A97650"/>
    <w:rsid w:val="00AA61C7"/>
    <w:rsid w:val="00AA6996"/>
    <w:rsid w:val="00AE1D74"/>
    <w:rsid w:val="00B1379D"/>
    <w:rsid w:val="00B86B75"/>
    <w:rsid w:val="00BC48D5"/>
    <w:rsid w:val="00BD1B4F"/>
    <w:rsid w:val="00C36279"/>
    <w:rsid w:val="00C50D52"/>
    <w:rsid w:val="00C642C9"/>
    <w:rsid w:val="00C67D42"/>
    <w:rsid w:val="00C67F7A"/>
    <w:rsid w:val="00C94D92"/>
    <w:rsid w:val="00CA1D78"/>
    <w:rsid w:val="00D729C0"/>
    <w:rsid w:val="00DB0064"/>
    <w:rsid w:val="00DB20B9"/>
    <w:rsid w:val="00DE46B2"/>
    <w:rsid w:val="00DE5281"/>
    <w:rsid w:val="00DE7CA4"/>
    <w:rsid w:val="00E256CD"/>
    <w:rsid w:val="00E315A3"/>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D2EFD-CB88-E449-B16C-F89F37B0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19</Pages>
  <Words>13550</Words>
  <Characters>77236</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6</cp:revision>
  <dcterms:created xsi:type="dcterms:W3CDTF">2018-07-02T14:57:00Z</dcterms:created>
  <dcterms:modified xsi:type="dcterms:W3CDTF">2019-02-0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